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31B1" w:rsidRDefault="00A72C3E" w:rsidP="00A72C3E">
      <w:pPr>
        <w:pStyle w:val="ListParagraph"/>
        <w:numPr>
          <w:ilvl w:val="0"/>
          <w:numId w:val="1"/>
        </w:numPr>
      </w:pPr>
      <w:r>
        <w:t>Introduction</w:t>
      </w:r>
    </w:p>
    <w:p w:rsidR="002B5A61" w:rsidRDefault="002F7730" w:rsidP="002B5A61">
      <w:pPr>
        <w:pStyle w:val="ListParagraph"/>
      </w:pPr>
      <w:r>
        <w:t>Wiener</w:t>
      </w:r>
    </w:p>
    <w:p w:rsidR="002F7730" w:rsidRDefault="002F7730" w:rsidP="002B5A61">
      <w:pPr>
        <w:pStyle w:val="ListParagraph"/>
      </w:pPr>
    </w:p>
    <w:p w:rsidR="002B5A61" w:rsidRDefault="002B5A61" w:rsidP="002B5A61">
      <w:pPr>
        <w:pStyle w:val="ListParagraph"/>
      </w:pPr>
    </w:p>
    <w:p w:rsidR="002B5A61" w:rsidRDefault="002B5A61" w:rsidP="002B5A61">
      <w:pPr>
        <w:pStyle w:val="ListParagraph"/>
      </w:pPr>
    </w:p>
    <w:p w:rsidR="00A72C3E" w:rsidRDefault="00A72C3E" w:rsidP="00A72C3E">
      <w:pPr>
        <w:pStyle w:val="ListParagraph"/>
        <w:numPr>
          <w:ilvl w:val="0"/>
          <w:numId w:val="1"/>
        </w:numPr>
      </w:pPr>
      <w:r>
        <w:t>Definition of Ethical Computing</w:t>
      </w:r>
    </w:p>
    <w:p w:rsidR="002F7730" w:rsidRDefault="002F7730" w:rsidP="002F7730">
      <w:pPr>
        <w:pStyle w:val="ListParagraph"/>
      </w:pPr>
      <w:r>
        <w:t>Multiple definitions</w:t>
      </w:r>
    </w:p>
    <w:p w:rsidR="002F7730" w:rsidRDefault="002F7730" w:rsidP="002F7730">
      <w:pPr>
        <w:pStyle w:val="ListParagraph"/>
      </w:pPr>
      <w:r>
        <w:t xml:space="preserve">Different theories.  </w:t>
      </w:r>
      <w:proofErr w:type="spellStart"/>
      <w:r>
        <w:t>Ie</w:t>
      </w:r>
      <w:proofErr w:type="spellEnd"/>
      <w:r>
        <w:t xml:space="preserve"> information ethics</w:t>
      </w:r>
    </w:p>
    <w:p w:rsidR="00D85723" w:rsidRDefault="00D85723" w:rsidP="002F7730">
      <w:pPr>
        <w:pStyle w:val="ListParagraph"/>
      </w:pPr>
      <w:r>
        <w:fldChar w:fldCharType="begin" w:fldLock="1"/>
      </w:r>
      <w:r>
        <w:instrText>ADDIN CSL_CITATION { "citationItems" : [ { "id" : "ITEM-1", "itemData" : { "DOI" : "10.1017/CBO9780511978036.002", "ISBN" : "9780511978036", "ISSN" : "15411672", "PMID" : "207594741", "abstract" : "The question of whether machine ethics exists or might exist in the future is difficult to answer if we can't agree on what counts as machine ethics. Some might argue that machine ethics obviously exists because humans are machines and humans have ethics. Others could argue that machine ethics obviously doesn't exist because ethics is simply emotional expression and machines can't have emotions. A wide range of positions on machine ethics are possible, and a discussion of the issue could rapidly propel us into deep and unsettled philosophical issues. Perhaps, understandably, few in the scientific arena pursue the issue of machine ethics. As we expand computers' decision-making roles in practical matters, such as computers driving cars, ethical considerations are inevitable. Computer scientists and engineers must examine the possibilities for machine ethics because, knowingly or not, they've already engaged in some form of it. Before we can discuss possible implementations of machine ethics, however, we need to be clear about what we're asserting or denying", "author" : [ { "dropping-particle" : "", "family" : "Moor", "given" : "James H.", "non-dropping-particle" : "", "parse-names" : false, "suffix" : "" } ], "container-title" : "Machine Ethics", "id" : "ITEM-1", "issued" : { "date-parts" : [ [ "2011" ] ] }, "page" : "13-20", "title" : "The nature, importance, and difficulty of machine ethics", "type" : "article-journal", "volume" : "9780521112" }, "uris" : [ "http://www.mendeley.com/documents/?uuid=82fa8c89-1f39-4dc7-95b0-f50ec184dbaf" ] } ], "mendeley" : { "formattedCitation" : "(Moor, 2011)", "plainTextFormattedCitation" : "(Moor, 2011)", "previouslyFormattedCitation" : "(Moor, 2011)" }, "properties" : {  }, "schema" : "https://github.com/citation-style-language/schema/raw/master/csl-citation.json" }</w:instrText>
      </w:r>
      <w:r>
        <w:fldChar w:fldCharType="separate"/>
      </w:r>
      <w:r w:rsidRPr="00D85723">
        <w:rPr>
          <w:noProof/>
        </w:rPr>
        <w:t>(Moor, 2011)</w:t>
      </w:r>
      <w:r>
        <w:fldChar w:fldCharType="end"/>
      </w:r>
      <w:bookmarkStart w:id="0" w:name="_GoBack"/>
      <w:bookmarkEnd w:id="0"/>
      <w:r w:rsidR="00DA3F4E">
        <w:t xml:space="preserve"> </w:t>
      </w:r>
    </w:p>
    <w:p w:rsidR="00D85723" w:rsidRDefault="00D85723" w:rsidP="002F7730">
      <w:pPr>
        <w:pStyle w:val="ListParagraph"/>
      </w:pPr>
      <w:r>
        <w:t xml:space="preserve">Term originates with Walter </w:t>
      </w:r>
      <w:proofErr w:type="spellStart"/>
      <w:r>
        <w:t>Maner</w:t>
      </w:r>
      <w:proofErr w:type="spellEnd"/>
      <w:r>
        <w:t xml:space="preserve"> </w:t>
      </w:r>
      <w:r>
        <w:fldChar w:fldCharType="begin" w:fldLock="1"/>
      </w:r>
      <w:r>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mendeley" : { "formattedCitation" : "(Maner, 1980)", "plainTextFormattedCitation" : "(Maner, 1980)", "previouslyFormattedCitation" : "(Maner, 1980)" }, "properties" : {  }, "schema" : "https://github.com/citation-style-language/schema/raw/master/csl-citation.json" }</w:instrText>
      </w:r>
      <w:r>
        <w:fldChar w:fldCharType="separate"/>
      </w:r>
      <w:r w:rsidRPr="00D85723">
        <w:rPr>
          <w:noProof/>
        </w:rPr>
        <w:t>(Maner, 1980)</w:t>
      </w:r>
      <w:r>
        <w:fldChar w:fldCharType="end"/>
      </w:r>
      <w:r>
        <w:t xml:space="preserve"> according to </w:t>
      </w:r>
      <w:r>
        <w:fldChar w:fldCharType="begin" w:fldLock="1"/>
      </w:r>
      <w:r>
        <w:instrText>ADDIN CSL_CITATION { "citationItems" : [ { "id" : "ITEM-1", "itemData" : { "author" : [ { "dropping-particle" : "", "family" : "Bynum", "given" : "Terrell", "non-dropping-particle" : "", "parse-names" : false, "suffix" : "" } ], "edition" : "Winter 2016",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 "schema" : "https://github.com/citation-style-language/schema/raw/master/csl-citation.json" }</w:instrText>
      </w:r>
      <w:r>
        <w:fldChar w:fldCharType="separate"/>
      </w:r>
      <w:r w:rsidRPr="00D85723">
        <w:rPr>
          <w:noProof/>
        </w:rPr>
        <w:t>(Bynum, 2016)</w:t>
      </w:r>
      <w:r>
        <w:fldChar w:fldCharType="end"/>
      </w:r>
      <w:r w:rsidR="00AE32BF">
        <w:t xml:space="preserve"> Subscript ( not found )?</w:t>
      </w:r>
    </w:p>
    <w:p w:rsidR="00A72C3E" w:rsidRDefault="00A72C3E" w:rsidP="00A72C3E">
      <w:pPr>
        <w:pStyle w:val="ListParagraph"/>
        <w:numPr>
          <w:ilvl w:val="0"/>
          <w:numId w:val="1"/>
        </w:numPr>
      </w:pPr>
      <w:r>
        <w:t>Importance of Ethical Computing</w:t>
      </w:r>
    </w:p>
    <w:p w:rsidR="002F7730" w:rsidRDefault="002F7730" w:rsidP="002F7730">
      <w:pPr>
        <w:pStyle w:val="ListParagraph"/>
      </w:pPr>
      <w:r>
        <w:t>Privacy</w:t>
      </w:r>
    </w:p>
    <w:p w:rsidR="002F7730" w:rsidRDefault="002F7730" w:rsidP="002F7730">
      <w:pPr>
        <w:pStyle w:val="ListParagraph"/>
      </w:pPr>
      <w:r>
        <w:t>Piracy</w:t>
      </w:r>
    </w:p>
    <w:p w:rsidR="002F7730" w:rsidRDefault="002F7730" w:rsidP="002F7730">
      <w:pPr>
        <w:pStyle w:val="ListParagraph"/>
      </w:pPr>
      <w:r>
        <w:t>Equal access</w:t>
      </w:r>
    </w:p>
    <w:p w:rsidR="00AE32BF" w:rsidRPr="00FC0EE7" w:rsidRDefault="00AE32BF" w:rsidP="002F7730">
      <w:pPr>
        <w:pStyle w:val="ListParagraph"/>
      </w:pPr>
      <w:r>
        <w:t xml:space="preserve">Check </w:t>
      </w:r>
      <w:r>
        <w:fldChar w:fldCharType="begin" w:fldLock="1"/>
      </w:r>
      <w:r w:rsidR="00FC0EE7">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98/rsta.2016.0360", "ISBN" : "0000000229159", "ISSN" : "1364-503X", "PMID" : "28336805", "abstract" : "This theme issue has the founding ambition of landscaping Data Ethics as a new branch of ethics that studies and evaluates moral problems related to data (including generation, recording, curation, processing, dissemination, sharing, and use), algorithms (including AI,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the data that never translate directly into information but can be used to support actions or generate behaviours, for example. It highlights the need for ethical analyses to concentrate on the content and nature of computational operations\u2014the interactions among hardware, software, and data\u2014rather than on the variety of digital technologies that enables them. And it emphasis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Data Ethics will provide the solutions that can maximise the value of Data Science for our societies, for all of us, and for our environments.", "author" : [ { "dropping-particle" : "", "family" : "Floridi", "given" : "Luciano", "non-dropping-particle" : "", "parse-names" : false, "suffix" : "" }, { "dropping-particle" : "", "family" : "Taddeo", "given" : "Mariarosaria", "non-dropping-particle" : "", "parse-names" : false, "suffix" : "" } ], "container-title" : "Philosophical Transactions of the Royal Society A: Mathematical, Physical and Engineering Sciences", "id" : "ITEM-2", "issue" : "2083", "issued" : { "date-parts" : [ [ "2016" ] ] }, "page" : "20160360", "title" : "What is data ethics?", "type" : "article-journal", "volume" : "374" }, "uris" : [ "http://www.mendeley.com/documents/?uuid=80afbd38-1084-32da-ae31-c14d819e21ea" ] } ], "mendeley" : { "formattedCitation" : "(Carter, Laurie and Dixon-Woods, 2015; Floridi and Taddeo, 2016)", "plainTextFormattedCitation" : "(Carter, Laurie and Dixon-Woods, 2015; Floridi and Taddeo, 2016)", "previouslyFormattedCitation" : "(Carter, Laurie and Dixon-Woods, 2015; Floridi and Taddeo, 2016)" }, "properties" : {  }, "schema" : "https://github.com/citation-style-language/schema/raw/master/csl-citation.json" }</w:instrText>
      </w:r>
      <w:r>
        <w:fldChar w:fldCharType="separate"/>
      </w:r>
      <w:r w:rsidR="00FC0EE7" w:rsidRPr="00FC0EE7">
        <w:rPr>
          <w:noProof/>
        </w:rPr>
        <w:t>(Carter, Laurie and Dixon-Woods, 2015; Floridi and Taddeo, 2016)</w:t>
      </w:r>
      <w:r>
        <w:fldChar w:fldCharType="end"/>
      </w:r>
    </w:p>
    <w:p w:rsidR="002F7730" w:rsidRDefault="00545E5C" w:rsidP="002F7730">
      <w:pPr>
        <w:pStyle w:val="ListParagraph"/>
      </w:pPr>
      <w:r>
        <w:t xml:space="preserve">Also see </w:t>
      </w:r>
      <w:r>
        <w:fldChar w:fldCharType="begin" w:fldLock="1"/>
      </w:r>
      <w:r>
        <w:instrText>ADDIN CSL_CITATION { "citationItems" : [ { "id" : "ITEM-1", "itemData" : { "DOI" : "10.1007/s11948-015-9652-2", "ISBN" : "1471-5546 (Electronic)\\r1353-3452 (Linking)", "ISSN" : "14715546", "PMID" : "26002496", "abstract" : "The capacity to collect and analyse data is growing exponentially. Referred to as \u2018Big Data\u2019,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u2018Big Data Divides\u2019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u2018academic\u2019 and \u2018commercial\u2019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u2026", "author" : [ { "dropping-particle" : "", "family" : "Mittelstadt", "given" : "Brent Daniel", "non-dropping-particle" : "", "parse-names" : false, "suffix" : "" }, { "dropping-particle" : "", "family" : "Floridi", "given" : "Luciano", "non-dropping-particle" : "", "parse-names" : false, "suffix" : "" } ], "container-title" : "Science and Engineering Ethics", "id" : "ITEM-1", "issue" : "2", "issued" : { "date-parts" : [ [ "2016" ] ] }, "page" : "303-341", "title" : "The Ethics of Big Data: Current and Foreseeable Issues in Biomedical Contexts", "type" : "article", "volume" : "22" }, "uris" : [ "http://www.mendeley.com/documents/?uuid=363b21d2-2ed1-3a22-879a-631a7d547904" ] } ], "mendeley" : { "formattedCitation" : "(Mittelstadt and Floridi, 2016)", "plainTextFormattedCitation" : "(Mittelstadt and Floridi, 2016)", "previouslyFormattedCitation" : "(Mittelstadt and Floridi, 2016)" }, "properties" : {  }, "schema" : "https://github.com/citation-style-language/schema/raw/master/csl-citation.json" }</w:instrText>
      </w:r>
      <w:r>
        <w:fldChar w:fldCharType="separate"/>
      </w:r>
      <w:r w:rsidRPr="00545E5C">
        <w:rPr>
          <w:noProof/>
        </w:rPr>
        <w:t>(Mittelstadt and Floridi, 2016)</w:t>
      </w:r>
      <w:r>
        <w:fldChar w:fldCharType="end"/>
      </w:r>
    </w:p>
    <w:p w:rsidR="00A822BB" w:rsidRDefault="00A822BB" w:rsidP="002F7730">
      <w:pPr>
        <w:pStyle w:val="ListParagraph"/>
      </w:pPr>
      <w:r>
        <w:t xml:space="preserve">RRI </w:t>
      </w:r>
      <w:r>
        <w:fldChar w:fldCharType="begin" w:fldLock="1"/>
      </w:r>
      <w:r>
        <w:instrText>ADDIN CSL_CITATION { "citationItems" : [ { "id" : "ITEM-1", "itemData" : { "DOI" : "10.1002/9781118551424.ch3", "ISBN" : "9781119966364", "ISSN" : "1118551427", "PMID" : "92582102", "abstract" : "This chapter outlines a vision behind responsible research and innovation (RRI), taking a largely European policy perspective. It provides a definition of the concept and proposes a broad framework for its implementation under research and innovation schemes around the world. The author makes the case that RRI should be understood as a strategy of stakeholders to become mutually responsive to each other, anticipating research and innovation outcomes aimed at the \"grand challenges\" of our time, for which they share responsibility. Research and innovation processes need to become more responsive and adaptive to these grand challenges. This implies, among others, the introduction of broader foresight and impact assessments for new technologies, beyond their anticipated market-benefits and risks. \u00a9 2013 John Wiley &amp; Sons, Ltd.", "author" : [ { "dropping-particle" : "", "family" : "Schomberg", "given" : "Ren\u00e9", "non-dropping-particle" : "Von", "parse-names" : false, "suffix" : "" } ], "container-title" : "Responsible Innovation: Managing the Responsible Emergence of Science and Innovation in Society", "id" : "ITEM-1", "issued" : { "date-parts" : [ [ "2013" ] ] }, "page" : "51-74", "title" : "A Vision of Responsible Research and Innovation", "type" : "article-journal" }, "uris" : [ "http://www.mendeley.com/documents/?uuid=ee2a15d1-a724-353c-b43f-628e87f12bea" ] } ], "mendeley" : { "formattedCitation" : "(Von Schomberg, 2013)", "plainTextFormattedCitation" : "(Von Schomberg, 2013)", "previouslyFormattedCitation" : "(Von Schomberg, 2013)" }, "properties" : {  }, "schema" : "https://github.com/citation-style-language/schema/raw/master/csl-citation.json" }</w:instrText>
      </w:r>
      <w:r>
        <w:fldChar w:fldCharType="separate"/>
      </w:r>
      <w:r w:rsidRPr="00A822BB">
        <w:rPr>
          <w:noProof/>
        </w:rPr>
        <w:t>(Von Schomberg, 2013)</w:t>
      </w:r>
      <w:r>
        <w:fldChar w:fldCharType="end"/>
      </w:r>
      <w:r>
        <w:t>rl</w:t>
      </w:r>
    </w:p>
    <w:p w:rsidR="00A72C3E" w:rsidRDefault="00A72C3E" w:rsidP="00A72C3E">
      <w:pPr>
        <w:pStyle w:val="ListParagraph"/>
        <w:numPr>
          <w:ilvl w:val="0"/>
          <w:numId w:val="1"/>
        </w:numPr>
      </w:pPr>
      <w:r>
        <w:t>Some guidelines on being ethical within the computing environment</w:t>
      </w:r>
    </w:p>
    <w:p w:rsidR="00A72C3E" w:rsidRDefault="00A72C3E" w:rsidP="00A72C3E">
      <w:pPr>
        <w:pStyle w:val="ListParagraph"/>
        <w:numPr>
          <w:ilvl w:val="0"/>
          <w:numId w:val="1"/>
        </w:numPr>
      </w:pPr>
      <w:r>
        <w:t>Conclusion</w:t>
      </w:r>
    </w:p>
    <w:p w:rsidR="00A72C3E" w:rsidRDefault="00A72C3E" w:rsidP="00A72C3E">
      <w:pPr>
        <w:pStyle w:val="ListParagraph"/>
        <w:numPr>
          <w:ilvl w:val="0"/>
          <w:numId w:val="1"/>
        </w:numPr>
      </w:pPr>
      <w:r>
        <w:t>References</w:t>
      </w:r>
    </w:p>
    <w:p w:rsidR="00A72C3E" w:rsidRDefault="00A72C3E" w:rsidP="00A72C3E"/>
    <w:sectPr w:rsidR="00A72C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B302A"/>
    <w:rsid w:val="002B5A61"/>
    <w:rsid w:val="002F7730"/>
    <w:rsid w:val="00545E5C"/>
    <w:rsid w:val="007531B1"/>
    <w:rsid w:val="0092028D"/>
    <w:rsid w:val="00A72C3E"/>
    <w:rsid w:val="00A822BB"/>
    <w:rsid w:val="00AE32BF"/>
    <w:rsid w:val="00D85723"/>
    <w:rsid w:val="00DA3F4E"/>
    <w:rsid w:val="00FC0E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9EFEC6"/>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BBCDEC-4DB1-49FF-92ED-851ACC1FD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TotalTime>
  <Pages>1</Pages>
  <Words>2316</Words>
  <Characters>13202</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6</cp:revision>
  <dcterms:created xsi:type="dcterms:W3CDTF">2018-03-27T15:03:00Z</dcterms:created>
  <dcterms:modified xsi:type="dcterms:W3CDTF">2018-03-28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